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Bor Bregant</w:t>
      </w:r>
      <w:r w:rsidR="00BB2C45">
        <w:rPr>
          <w:vertAlign w:val="superscript"/>
        </w:rPr>
        <w:t>a</w:t>
      </w:r>
      <w:r>
        <w:t xml:space="preserve"> </w:t>
      </w:r>
      <w:r w:rsidR="00BB2C45">
        <w:t>*</w:t>
      </w:r>
      <w:r>
        <w:tab/>
        <w:t xml:space="preserve">orcid id </w:t>
      </w:r>
      <w:r w:rsidRPr="008D2BD9">
        <w:t>0009-0000-9331-5391</w:t>
      </w:r>
      <w:r w:rsidR="00BB2C45">
        <w:t>,</w:t>
      </w:r>
      <w:r w:rsidR="00BB2C45" w:rsidRPr="00BB2C45">
        <w:t xml:space="preserve"> </w:t>
      </w:r>
      <w:r w:rsidR="00BB2C45">
        <w:t>Sanela Mešinović</w:t>
      </w:r>
      <w:r w:rsidR="00BB2C45">
        <w:rPr>
          <w:vertAlign w:val="superscript"/>
        </w:rPr>
        <w:t>a</w:t>
      </w:r>
      <w:r w:rsidR="00BB2C45">
        <w:t>, Daniel Doz</w:t>
      </w:r>
      <w:r w:rsidR="00BB2C45">
        <w:rPr>
          <w:vertAlign w:val="superscript"/>
        </w:rPr>
        <w:t>a</w:t>
      </w:r>
    </w:p>
    <w:p w14:paraId="5D7160CA" w14:textId="6F77A3B4" w:rsidR="00BB2C45" w:rsidRDefault="00BB2C45" w:rsidP="00BB2C45">
      <w:pPr>
        <w:rPr>
          <w:lang w:val="sl"/>
        </w:rPr>
      </w:pPr>
      <w:r>
        <w:rPr>
          <w:vertAlign w:val="superscript"/>
          <w:lang w:val="sl"/>
        </w:rPr>
        <w:t>a</w:t>
      </w:r>
      <w:r w:rsidRPr="00BB2C45">
        <w:rPr>
          <w:lang w:val="sl"/>
        </w:rPr>
        <w:t>Faculty of Education, University of Primorska, Koper, Slovenia</w:t>
      </w:r>
    </w:p>
    <w:p w14:paraId="58D757BA" w14:textId="29DD25FF" w:rsidR="00BB2C45" w:rsidRDefault="00BB2C45" w:rsidP="00BB2C45">
      <w:pPr>
        <w:rPr>
          <w:lang w:val="sl"/>
        </w:rPr>
      </w:pPr>
      <w:r>
        <w:rPr>
          <w:lang w:val="sl"/>
        </w:rPr>
        <w:t>*corresponding author</w:t>
      </w:r>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r w:rsidRPr="00BB2C45">
        <w:rPr>
          <w:lang w:val="sl"/>
        </w:rPr>
        <w:t>Faculty of Education, University of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r w:rsidRPr="00BB2C45">
        <w:rPr>
          <w:lang w:val="sl"/>
        </w:rPr>
        <w:t>Slovenia</w:t>
      </w:r>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34208E53" w:rsidR="00431CE2" w:rsidRDefault="008E2808" w:rsidP="00431CE2">
      <w:r>
        <w:t>The main objective of higher</w:t>
      </w:r>
      <w:r w:rsidR="00D3616C">
        <w:t xml:space="preserve"> </w:t>
      </w:r>
      <w:r>
        <w:t xml:space="preserve">education institutions is to provide quality education to its students. One way to achieve this 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5BF044A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 state</w:t>
      </w:r>
      <w:r w:rsidRPr="008E3FD3">
        <w:t xml:space="preserve"> variable indicating whether the </w:t>
      </w:r>
      <w:r>
        <w:t>student responded well to implementation of tandem learning into education environment</w:t>
      </w:r>
      <w:r w:rsidRPr="008E3FD3">
        <w:t xml:space="preserve"> or not. </w:t>
      </w:r>
      <w:r w:rsidR="00BD72C7">
        <w:t xml:space="preserve">S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4084543E"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xml:space="preserve">, class and qualitative interaction within group (Mi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partner and gender (all with rank 1).</w:t>
      </w:r>
    </w:p>
    <w:p w14:paraId="2B3C85A1" w14:textId="3463A5DC" w:rsidR="00431CE2" w:rsidRDefault="00431CE2" w:rsidP="007F12D2">
      <w:pPr>
        <w:pStyle w:val="Heading3"/>
      </w:pPr>
      <w:r>
        <w:t>Keywords</w:t>
      </w:r>
    </w:p>
    <w:p w14:paraId="10829AD3" w14:textId="6A666AE4" w:rsidR="00755824" w:rsidRDefault="00755824" w:rsidP="00431CE2">
      <w:r>
        <w:t>Assessment, education, tandem learning</w:t>
      </w:r>
      <w:r w:rsidR="00895354">
        <w:t>, data mining, te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more favorabl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Imlementing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r w:rsidR="009D164B">
        <w:t xml:space="preserve">motivationalist,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759139F5" w:rsidR="003F0C08" w:rsidRDefault="003F0C08" w:rsidP="003F0C08">
      <w:pPr>
        <w:pStyle w:val="Caption"/>
        <w:keepNext/>
      </w:pPr>
      <w:r>
        <w:t xml:space="preserve">Table </w:t>
      </w:r>
      <w:fldSimple w:instr=" SEQ Table \* ARABIC ">
        <w:r w:rsidR="00A02A44">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r w:rsidRPr="0096463E">
              <w:t>Ekonomičnost</w:t>
            </w:r>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being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70A39C1F"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917C2E">
        <w:instrText xml:space="preserve"> ADDIN ZOTERO_ITEM CSL_CITATION {"citationID":"O8viTYWY","properties":{"formattedCitation":"(Ramsay et al., 2000; Smith &amp; Irey, 1974)","plainCitation":"(Ramsay et al., 2000; Smith &amp; Irey, 1974)","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917C2E" w:rsidRPr="00917C2E">
        <w:rPr>
          <w:rFonts w:ascii="Calibri" w:hAnsi="Calibri" w:cs="Calibri"/>
        </w:rPr>
        <w:t>(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heterogeneous, homogeneous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53B52813" w:rsidR="00CA33C4" w:rsidRDefault="00CA33C4" w:rsidP="00CA33C4">
      <w:pPr>
        <w:pStyle w:val="Caption"/>
        <w:keepNext/>
      </w:pPr>
      <w:r>
        <w:t xml:space="preserve">Table </w:t>
      </w:r>
      <w:fldSimple w:instr=" SEQ Table \* ARABIC ">
        <w:r w:rsidR="00A02A44">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These varying results could stem from differences in experimental setups, study areas, or observed behaviors</w:t>
      </w:r>
      <w:r w:rsidR="00556116">
        <w:t>.</w:t>
      </w:r>
    </w:p>
    <w:p w14:paraId="3F8C04B7" w14:textId="1FF60D98" w:rsidR="00155FC5" w:rsidRPr="00241494" w:rsidRDefault="007F12D2" w:rsidP="00155FC5">
      <w:pPr>
        <w:pStyle w:val="Heading3"/>
        <w:rPr>
          <w:highlight w:val="yellow"/>
        </w:rPr>
      </w:pPr>
      <w:r w:rsidRPr="00241494">
        <w:rPr>
          <w:highlight w:val="yellow"/>
        </w:rPr>
        <w:t>Machine learning and classification</w:t>
      </w:r>
    </w:p>
    <w:p w14:paraId="246B685E" w14:textId="1320F973" w:rsidR="009A6124" w:rsidRPr="00241494" w:rsidRDefault="009A6124" w:rsidP="009A6124">
      <w:pPr>
        <w:rPr>
          <w:highlight w:val="yellow"/>
        </w:rPr>
      </w:pPr>
      <w:r w:rsidRPr="00241494">
        <w:rPr>
          <w:highlight w:val="yellow"/>
        </w:rPr>
        <w:t>Data mining is the process of uncovering hidden patterns, relationships, or insights within vast datasets through techniques from statistics and database management</w:t>
      </w:r>
      <w:r w:rsidR="00411BA5" w:rsidRPr="00241494">
        <w:rPr>
          <w:highlight w:val="yellow"/>
        </w:rPr>
        <w:t xml:space="preserve"> </w:t>
      </w:r>
      <w:r w:rsidR="00812CAE" w:rsidRPr="00241494">
        <w:rPr>
          <w:highlight w:val="yellow"/>
        </w:rPr>
        <w:fldChar w:fldCharType="begin"/>
      </w:r>
      <w:r w:rsidR="00812CAE" w:rsidRPr="00241494">
        <w:rPr>
          <w:highlight w:val="yellow"/>
        </w:rPr>
        <w:instrText xml:space="preserve"> ADDIN ZOTERO_ITEM CSL_CITATION {"citationID":"sCDWYQfZ","properties":{"formattedCitation":"(Baradwaj &amp; Pal, 2012)","plainCitation":"(Baradwaj &amp; Pal, 2012)","noteIndex":0},"citationItems":[{"id":4,"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812CAE" w:rsidRPr="00241494">
        <w:rPr>
          <w:highlight w:val="yellow"/>
        </w:rPr>
        <w:fldChar w:fldCharType="separate"/>
      </w:r>
      <w:r w:rsidR="00812CAE" w:rsidRPr="00241494">
        <w:rPr>
          <w:rFonts w:ascii="Calibri" w:hAnsi="Calibri" w:cs="Calibri"/>
          <w:highlight w:val="yellow"/>
        </w:rPr>
        <w:t>(Baradwaj &amp; Pal, 2012)</w:t>
      </w:r>
      <w:r w:rsidR="00812CAE" w:rsidRPr="00241494">
        <w:rPr>
          <w:highlight w:val="yellow"/>
        </w:rPr>
        <w:fldChar w:fldCharType="end"/>
      </w:r>
      <w:r w:rsidRPr="00241494">
        <w:rPr>
          <w:highlight w:val="yellow"/>
        </w:rPr>
        <w:t xml:space="preserve">. It involves data preprocessing to prepare information for analysis and utilizes methods such as clustering and </w:t>
      </w:r>
      <w:r w:rsidRPr="00241494">
        <w:rPr>
          <w:highlight w:val="yellow"/>
        </w:rPr>
        <w:lastRenderedPageBreak/>
        <w:t xml:space="preserve">association rule mining. In contrast, machine learning, a subset of artificial intelligence, focuses on building predictive models by allowing computers to learn from data and make decisions or predictions. The sequences of steps identified in extracting knowledge from data is shown in </w:t>
      </w:r>
      <w:r w:rsidR="002D0F73" w:rsidRPr="00241494">
        <w:rPr>
          <w:highlight w:val="yellow"/>
        </w:rPr>
        <w:fldChar w:fldCharType="begin"/>
      </w:r>
      <w:r w:rsidR="002D0F73" w:rsidRPr="00241494">
        <w:rPr>
          <w:highlight w:val="yellow"/>
        </w:rPr>
        <w:instrText xml:space="preserve"> REF _Ref148335758 \h </w:instrText>
      </w:r>
      <w:r w:rsidR="00241494">
        <w:rPr>
          <w:highlight w:val="yellow"/>
        </w:rPr>
        <w:instrText xml:space="preserve"> \* MERGEFORMAT </w:instrText>
      </w:r>
      <w:r w:rsidR="002D0F73" w:rsidRPr="00241494">
        <w:rPr>
          <w:highlight w:val="yellow"/>
        </w:rPr>
      </w:r>
      <w:r w:rsidR="002D0F73" w:rsidRPr="00241494">
        <w:rPr>
          <w:highlight w:val="yellow"/>
        </w:rPr>
        <w:fldChar w:fldCharType="separate"/>
      </w:r>
      <w:r w:rsidR="008D0918" w:rsidRPr="00241494">
        <w:rPr>
          <w:highlight w:val="yellow"/>
        </w:rPr>
        <w:t xml:space="preserve">Figure </w:t>
      </w:r>
      <w:r w:rsidR="008D0918" w:rsidRPr="00241494">
        <w:rPr>
          <w:noProof/>
          <w:highlight w:val="yellow"/>
        </w:rPr>
        <w:t>2</w:t>
      </w:r>
      <w:r w:rsidR="002D0F73" w:rsidRPr="00241494">
        <w:rPr>
          <w:highlight w:val="yellow"/>
        </w:rPr>
        <w:fldChar w:fldCharType="end"/>
      </w:r>
      <w:r w:rsidRPr="00241494">
        <w:rPr>
          <w:highlight w:val="yellow"/>
        </w:rPr>
        <w:t xml:space="preserve"> below.</w:t>
      </w:r>
    </w:p>
    <w:p w14:paraId="17DB44D7" w14:textId="77777777" w:rsidR="002D0F73" w:rsidRPr="00241494" w:rsidRDefault="009A6124" w:rsidP="002D0F73">
      <w:pPr>
        <w:keepNext/>
        <w:rPr>
          <w:highlight w:val="yellow"/>
        </w:rPr>
      </w:pPr>
      <w:r w:rsidRPr="00241494">
        <w:rPr>
          <w:noProof/>
          <w:highlight w:val="yellow"/>
        </w:rPr>
        <w:drawing>
          <wp:inline distT="0" distB="0" distL="0" distR="0" wp14:anchorId="556A904C" wp14:editId="647639E1">
            <wp:extent cx="5760720" cy="751840"/>
            <wp:effectExtent l="0" t="0" r="0" b="0"/>
            <wp:docPr id="1547692050" name="Picture 1" descr="A black arrow pointing to a squar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7692050" name="Picture 1" descr="A black arrow pointing to a square&#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60720" cy="751840"/>
                    </a:xfrm>
                    <a:prstGeom prst="rect">
                      <a:avLst/>
                    </a:prstGeom>
                    <a:noFill/>
                    <a:ln>
                      <a:noFill/>
                    </a:ln>
                  </pic:spPr>
                </pic:pic>
              </a:graphicData>
            </a:graphic>
          </wp:inline>
        </w:drawing>
      </w:r>
    </w:p>
    <w:p w14:paraId="6A7091AF" w14:textId="24A96287" w:rsidR="009A6124" w:rsidRPr="00241494" w:rsidRDefault="002D0F73" w:rsidP="002D0F73">
      <w:pPr>
        <w:pStyle w:val="Caption"/>
        <w:rPr>
          <w:highlight w:val="yellow"/>
        </w:rPr>
      </w:pPr>
      <w:bookmarkStart w:id="1" w:name="_Ref148335758"/>
      <w:r w:rsidRPr="00241494">
        <w:rPr>
          <w:highlight w:val="yellow"/>
        </w:rPr>
        <w:t xml:space="preserve">Figure </w:t>
      </w:r>
      <w:r w:rsidRPr="00241494">
        <w:rPr>
          <w:highlight w:val="yellow"/>
        </w:rPr>
        <w:fldChar w:fldCharType="begin"/>
      </w:r>
      <w:r w:rsidRPr="00241494">
        <w:rPr>
          <w:highlight w:val="yellow"/>
        </w:rPr>
        <w:instrText xml:space="preserve"> SEQ Figure \* ARABIC </w:instrText>
      </w:r>
      <w:r w:rsidRPr="00241494">
        <w:rPr>
          <w:highlight w:val="yellow"/>
        </w:rPr>
        <w:fldChar w:fldCharType="separate"/>
      </w:r>
      <w:r w:rsidR="005F7F78">
        <w:rPr>
          <w:noProof/>
          <w:highlight w:val="yellow"/>
        </w:rPr>
        <w:t>2</w:t>
      </w:r>
      <w:r w:rsidRPr="00241494">
        <w:rPr>
          <w:noProof/>
          <w:highlight w:val="yellow"/>
        </w:rPr>
        <w:fldChar w:fldCharType="end"/>
      </w:r>
      <w:bookmarkEnd w:id="1"/>
      <w:r w:rsidRPr="00241494">
        <w:rPr>
          <w:highlight w:val="yellow"/>
        </w:rPr>
        <w:t>: Knowledge discovery process</w:t>
      </w:r>
    </w:p>
    <w:p w14:paraId="2202C137" w14:textId="41045DEF" w:rsidR="00272692" w:rsidRPr="00241494" w:rsidRDefault="00272692" w:rsidP="00272692">
      <w:pPr>
        <w:pStyle w:val="Heading3"/>
        <w:rPr>
          <w:rFonts w:eastAsiaTheme="minorEastAsia"/>
          <w:highlight w:val="yellow"/>
        </w:rPr>
      </w:pPr>
      <w:r w:rsidRPr="00241494">
        <w:rPr>
          <w:rFonts w:eastAsiaTheme="minorEastAsia"/>
          <w:highlight w:val="yellow"/>
        </w:rPr>
        <w:t>Connecting tandem learning and machine learning</w:t>
      </w:r>
    </w:p>
    <w:p w14:paraId="5A463389" w14:textId="797786AB" w:rsidR="00272692" w:rsidRPr="00241494" w:rsidRDefault="00BF3AE1" w:rsidP="00272692">
      <w:pPr>
        <w:rPr>
          <w:highlight w:val="yellow"/>
        </w:rPr>
      </w:pPr>
      <w:r w:rsidRPr="00241494">
        <w:rPr>
          <w:highlight w:val="yellow"/>
        </w:rPr>
        <w:t xml:space="preserve">Let us briefly discuss where AI is used in education today. We will focus mainly on the use of AI to support learning (student and teacher facing AI). </w:t>
      </w:r>
      <w:r w:rsidR="00227550" w:rsidRPr="00241494">
        <w:rPr>
          <w:highlight w:val="yellow"/>
        </w:rPr>
        <w:t xml:space="preserve"> Technologies can be considered in terms of whether they are mainly student teaching (with primarily instructionist approach), student supporting (primarily constructivist approach) or teacher supporting (which primarily help teachers do tasks they already do but faster or with less effort) </w:t>
      </w:r>
      <w:r w:rsidR="00227550" w:rsidRPr="00241494">
        <w:rPr>
          <w:highlight w:val="yellow"/>
        </w:rPr>
        <w:fldChar w:fldCharType="begin"/>
      </w:r>
      <w:r w:rsidR="00227550" w:rsidRPr="00241494">
        <w:rPr>
          <w:highlight w:val="yellow"/>
        </w:rPr>
        <w:instrText xml:space="preserve"> ADDIN ZOTERO_ITEM CSL_CITATION {"citationID":"aPQBc9fk","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227550" w:rsidRPr="00241494">
        <w:rPr>
          <w:highlight w:val="yellow"/>
        </w:rPr>
        <w:fldChar w:fldCharType="separate"/>
      </w:r>
      <w:r w:rsidR="00227550" w:rsidRPr="00241494">
        <w:rPr>
          <w:rFonts w:ascii="Calibri" w:hAnsi="Calibri" w:cs="Calibri"/>
          <w:highlight w:val="yellow"/>
        </w:rPr>
        <w:t>(Holmes et al., 2019)</w:t>
      </w:r>
      <w:r w:rsidR="00227550" w:rsidRPr="00241494">
        <w:rPr>
          <w:highlight w:val="yellow"/>
        </w:rPr>
        <w:fldChar w:fldCharType="end"/>
      </w:r>
      <w:r w:rsidR="00227550" w:rsidRPr="00241494">
        <w:rPr>
          <w:highlight w:val="yellow"/>
        </w:rPr>
        <w:t xml:space="preserve">. </w:t>
      </w:r>
    </w:p>
    <w:p w14:paraId="4D519AFE" w14:textId="643A6B98" w:rsidR="003F0DE5" w:rsidRDefault="003F0DE5" w:rsidP="00120705">
      <w:r w:rsidRPr="00241494">
        <w:rPr>
          <w:highlight w:val="yellow"/>
        </w:rPr>
        <w:t xml:space="preserve">Beyond its broader applications, machine learning has been harnessed to predict student performance with remarkable precision. </w:t>
      </w:r>
      <w:r w:rsidR="004208F5" w:rsidRPr="00241494">
        <w:rPr>
          <w:highlight w:val="yellow"/>
        </w:rPr>
        <w:t xml:space="preserve">Leveraging the power of data analytics and advanced algorithms, machine learning models have been applied to forecast student success, identify at-risk learners, and tailor educational interventions. This transformative application of machine learning is exemplified by research conducted by </w:t>
      </w:r>
      <w:r w:rsidR="00DD482A" w:rsidRPr="00241494">
        <w:rPr>
          <w:highlight w:val="yellow"/>
        </w:rPr>
        <w:fldChar w:fldCharType="begin"/>
      </w:r>
      <w:r w:rsidR="00DD482A" w:rsidRPr="00241494">
        <w:rPr>
          <w:highlight w:val="yellow"/>
        </w:rPr>
        <w:instrText xml:space="preserve"> ADDIN ZOTERO_ITEM CSL_CITATION {"citationID":"kNxZxIsn","properties":{"formattedCitation":"(Siemens &amp; Gasevic, 2012)","plainCitation":"(Siemens &amp; Gasevic, 2012)","noteIndex":0},"citationItems":[{"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DD482A" w:rsidRPr="00241494">
        <w:rPr>
          <w:highlight w:val="yellow"/>
        </w:rPr>
        <w:fldChar w:fldCharType="separate"/>
      </w:r>
      <w:r w:rsidR="00DD482A" w:rsidRPr="00241494">
        <w:rPr>
          <w:rFonts w:ascii="Calibri" w:hAnsi="Calibri" w:cs="Calibri"/>
          <w:highlight w:val="yellow"/>
        </w:rPr>
        <w:t>(Siemens &amp; Gasevic, 2012)</w:t>
      </w:r>
      <w:r w:rsidR="00DD482A" w:rsidRPr="00241494">
        <w:rPr>
          <w:highlight w:val="yellow"/>
        </w:rPr>
        <w:fldChar w:fldCharType="end"/>
      </w:r>
      <w:r w:rsidR="004208F5" w:rsidRPr="00241494">
        <w:rPr>
          <w:highlight w:val="yellow"/>
        </w:rPr>
        <w:t xml:space="preserve">, which introduced the concept of "learning analytics" and demonstrated its potential in predicting student outcomes. </w:t>
      </w:r>
      <w:r w:rsidR="00143EA3" w:rsidRPr="00241494">
        <w:rPr>
          <w:highlight w:val="yellow"/>
        </w:rPr>
        <w:t xml:space="preserve">Some other examples of predicting student performance </w:t>
      </w:r>
      <w:r w:rsidR="004E06AF" w:rsidRPr="00241494">
        <w:rPr>
          <w:highlight w:val="yellow"/>
        </w:rPr>
        <w:t xml:space="preserve">with different metrics and models </w:t>
      </w:r>
      <w:r w:rsidR="00143EA3" w:rsidRPr="00241494">
        <w:rPr>
          <w:highlight w:val="yellow"/>
        </w:rPr>
        <w:t xml:space="preserve">can be found in </w:t>
      </w:r>
      <w:r w:rsidR="005D3C6C" w:rsidRPr="00241494">
        <w:rPr>
          <w:highlight w:val="yellow"/>
        </w:rPr>
        <w:fldChar w:fldCharType="begin"/>
      </w:r>
      <w:r w:rsidR="006B2E4E" w:rsidRPr="00241494">
        <w:rPr>
          <w:highlight w:val="yellow"/>
        </w:rPr>
        <w:instrText xml:space="preserve"> ADDIN ZOTERO_ITEM CSL_CITATION {"citationID":"7eSUYAnN","properties":{"formattedCitation":"(Abana, 2019; Bhusal, 2021; Cortez &amp; Silva, 2008; Kotsiantis et al., 2004; Minaei-Bidgoli et al., 2003)","plainCitation":"(Abana, 2019; Bhusal, 2021; Cortez &amp; Silva, 2008; Kotsiantis et al., 2004; Minaei-Bidgoli et al., 2003)","noteIndex":0},"citationItems":[{"id":29,"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33,"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5D3C6C" w:rsidRPr="00241494">
        <w:rPr>
          <w:highlight w:val="yellow"/>
        </w:rPr>
        <w:fldChar w:fldCharType="separate"/>
      </w:r>
      <w:r w:rsidR="006B2E4E" w:rsidRPr="00241494">
        <w:rPr>
          <w:rFonts w:ascii="Calibri" w:hAnsi="Calibri" w:cs="Calibri"/>
          <w:highlight w:val="yellow"/>
        </w:rPr>
        <w:t>(Abana, 2019; Bhusal, 2021; Cortez &amp; Silva, 2008; Kotsiantis et al., 2004; Minaei-Bidgoli et al., 2003)</w:t>
      </w:r>
      <w:r w:rsidR="005D3C6C" w:rsidRPr="00241494">
        <w:rPr>
          <w:highlight w:val="yellow"/>
        </w:rPr>
        <w:fldChar w:fldCharType="end"/>
      </w:r>
      <w:r w:rsidR="005D3C6C" w:rsidRPr="00241494">
        <w:rPr>
          <w:highlight w:val="yellow"/>
        </w:rPr>
        <w:t>.</w:t>
      </w:r>
      <w:r w:rsidR="00FF7915" w:rsidRPr="00241494">
        <w:rPr>
          <w:highlight w:val="yellow"/>
        </w:rPr>
        <w:t xml:space="preserve"> Aside from forecasting success, machine learning can help us identify most important variables that affect said forecast.</w:t>
      </w:r>
      <w:r w:rsidR="00BB1D29" w:rsidRPr="00241494">
        <w:rPr>
          <w:highlight w:val="yellow"/>
        </w:rPr>
        <w:t xml:space="preserve"> In a landscape where multiple studies like </w:t>
      </w:r>
      <w:r w:rsidR="00EC4BEC" w:rsidRPr="00241494">
        <w:rPr>
          <w:highlight w:val="yellow"/>
        </w:rPr>
        <w:fldChar w:fldCharType="begin"/>
      </w:r>
      <w:r w:rsidR="00EC4BEC" w:rsidRPr="00241494">
        <w:rPr>
          <w:highlight w:val="yellow"/>
        </w:rPr>
        <w:instrText xml:space="preserve"> ADDIN ZOTERO_ITEM CSL_CITATION {"citationID":"YvRJVxOg","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EC4BEC" w:rsidRPr="00241494">
        <w:rPr>
          <w:highlight w:val="yellow"/>
        </w:rPr>
        <w:fldChar w:fldCharType="separate"/>
      </w:r>
      <w:r w:rsidR="00EC4BEC" w:rsidRPr="00241494">
        <w:rPr>
          <w:rFonts w:ascii="Calibri" w:hAnsi="Calibri" w:cs="Calibri"/>
          <w:highlight w:val="yellow"/>
        </w:rPr>
        <w:t>(Hodges, 2018; Humphrey et al., 2009; Moradi et al., 2018; Scribner &amp; Donaldson, 2001)</w:t>
      </w:r>
      <w:r w:rsidR="00EC4BEC" w:rsidRPr="00241494">
        <w:rPr>
          <w:highlight w:val="yellow"/>
        </w:rPr>
        <w:fldChar w:fldCharType="end"/>
      </w:r>
      <w:r w:rsidR="00BB1D29" w:rsidRPr="00241494">
        <w:rPr>
          <w:highlight w:val="yellow"/>
        </w:rPr>
        <w:t xml:space="preserve"> have delved into the analysis of crucial features in learning environment, it becomes evident that only a scant few have harnessed the power of modern algorithms, such as machine learning, which hold the potential for significantly enhanced insights.</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features, that yields the minimum 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goals, hypotheses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 xml:space="preserve">how various variables interact within tandem learning setups to enhance overall educational </w:t>
      </w:r>
      <w:r w:rsidRPr="00EF35A1">
        <w:lastRenderedPageBreak/>
        <w:t>effectiveness. The research problem revolves around deciphering the complexities of these interactions to optimize tandem learning experiences for a broad spectrum of learners.</w:t>
      </w:r>
    </w:p>
    <w:p w14:paraId="30F34412" w14:textId="0C8A3613" w:rsidR="00431CE2" w:rsidRDefault="00E61DD1" w:rsidP="00431CE2">
      <w:pPr>
        <w:rPr>
          <w:shd w:val="clear" w:color="auto" w:fill="FFFFFF"/>
        </w:rPr>
      </w:pPr>
      <w:r w:rsidRPr="00423309">
        <w:rPr>
          <w:shd w:val="clear" w:color="auto" w:fill="FFFFFF"/>
        </w:rPr>
        <w:t>In the present research, the causal non-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r w:rsidRPr="00423309">
        <w:rPr>
          <w:lang w:val="sl-SI"/>
        </w:rPr>
        <w:t xml:space="preserve">The sample was comprised of </w:t>
      </w:r>
      <w:r w:rsidR="00864C4A">
        <w:rPr>
          <w:lang w:val="sl-SI"/>
        </w:rPr>
        <w:t>44</w:t>
      </w:r>
      <w:r w:rsidR="00242B35">
        <w:rPr>
          <w:lang w:val="sl-SI"/>
        </w:rPr>
        <w:t xml:space="preserve"> (</w:t>
      </w:r>
      <w:r w:rsidR="0059232B">
        <w:rPr>
          <w:lang w:val="sl-SI"/>
        </w:rPr>
        <w:t>16</w:t>
      </w:r>
      <w:r w:rsidR="00242B35">
        <w:rPr>
          <w:lang w:val="sl-SI"/>
        </w:rPr>
        <w:t xml:space="preserve"> boys and </w:t>
      </w:r>
      <w:r w:rsidR="0059232B">
        <w:rPr>
          <w:lang w:val="sl-SI"/>
        </w:rPr>
        <w:t>28</w:t>
      </w:r>
      <w:r w:rsidR="00242B35">
        <w:rPr>
          <w:lang w:val="sl-SI"/>
        </w:rPr>
        <w:t xml:space="preserve"> girls)</w:t>
      </w:r>
      <w:r w:rsidRPr="00423309">
        <w:rPr>
          <w:lang w:val="sl-SI"/>
        </w:rPr>
        <w:t xml:space="preserve"> </w:t>
      </w:r>
      <w:r w:rsidR="00242B35">
        <w:rPr>
          <w:lang w:val="sl-SI"/>
        </w:rPr>
        <w:t>grade-11</w:t>
      </w:r>
      <w:r w:rsidR="00155965">
        <w:rPr>
          <w:lang w:val="sl-SI"/>
        </w:rPr>
        <w:t xml:space="preserve"> (approx. 16 years old)</w:t>
      </w:r>
      <w:r w:rsidRPr="00423309">
        <w:rPr>
          <w:lang w:val="sl-SI"/>
        </w:rPr>
        <w:t xml:space="preserve"> and</w:t>
      </w:r>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boys and </w:t>
      </w:r>
      <w:r w:rsidR="00864C4A">
        <w:rPr>
          <w:lang w:val="sl-SI"/>
        </w:rPr>
        <w:t>33</w:t>
      </w:r>
      <w:r w:rsidR="00242B35">
        <w:rPr>
          <w:lang w:val="sl-SI"/>
        </w:rPr>
        <w:t xml:space="preserve"> girls)</w:t>
      </w:r>
      <w:r w:rsidRPr="00423309">
        <w:rPr>
          <w:lang w:val="sl-SI"/>
        </w:rPr>
        <w:t xml:space="preserve"> </w:t>
      </w:r>
      <w:r w:rsidR="00242B35">
        <w:rPr>
          <w:lang w:val="sl-SI"/>
        </w:rPr>
        <w:t>grade-12</w:t>
      </w:r>
      <w:r w:rsidR="00155965">
        <w:rPr>
          <w:lang w:val="sl-SI"/>
        </w:rPr>
        <w:t xml:space="preserve"> (approx. 17 years old)</w:t>
      </w:r>
      <w:r w:rsidRPr="00423309">
        <w:rPr>
          <w:lang w:val="sl-SI"/>
        </w:rPr>
        <w:t xml:space="preserve"> </w:t>
      </w:r>
      <w:r w:rsidR="00457B53">
        <w:rPr>
          <w:lang w:val="sl-SI"/>
        </w:rPr>
        <w:t xml:space="preserve">for a total of 89 </w:t>
      </w:r>
      <w:r w:rsidR="00242B35">
        <w:rPr>
          <w:lang w:val="sl-SI"/>
        </w:rPr>
        <w:t>students</w:t>
      </w:r>
      <w:r w:rsidRPr="00423309">
        <w:rPr>
          <w:lang w:val="sl-SI"/>
        </w:rPr>
        <w:t xml:space="preserve"> of a Slovenian Gymnasium (i.e., high school).</w:t>
      </w:r>
      <w:r w:rsidR="00DE25BF">
        <w:rPr>
          <w:lang w:val="sl-SI"/>
        </w:rPr>
        <w:t xml:space="preserve"> Access to the school records for providing students' socio-economic status (SES) was not granted.</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measured in 3 states (good, neutral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feeling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tadem</w:t>
      </w:r>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t>Instruments used</w:t>
      </w:r>
    </w:p>
    <w:p w14:paraId="15AF27C0" w14:textId="3646A29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DC5B01">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RoWPLS7P/HefFaOIt","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questionaire</w:t>
      </w:r>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9069CF">
        <w:rPr>
          <w:color w:val="FF0000"/>
        </w:rPr>
        <w:instrText xml:space="preserve"> ADDIN ZOTERO_ITEM CSL_CITATION {"citationID":"0GgRlGgK","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9069CF" w:rsidRPr="009069CF">
        <w:rPr>
          <w:rFonts w:ascii="Calibri" w:hAnsi="Calibri" w:cs="Calibri"/>
        </w:rPr>
        <w:t>(Fiorella et al., 2021; Hopko et al., 2003;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the shift towards employing continuous scales aims to mitigate the polarizing effect often associated with categorical classificat</w:t>
      </w:r>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 xml:space="preserve">The survey utilized </w:t>
      </w:r>
      <w:r w:rsidR="00F079FF" w:rsidRPr="00F079FF">
        <w:lastRenderedPageBreak/>
        <w:t>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8"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9"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In suma,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03813A8" w:rsidR="005A6704" w:rsidRPr="005A6704" w:rsidRDefault="005A6704" w:rsidP="005A6704">
      <w:r w:rsidRPr="005A6704">
        <w:t>To substantiate the hypothesis on feature importance, we employed mutual information and recursive feature elimination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litterature. On the other hand, MBTI dimensions </w:t>
      </w:r>
      <w:r w:rsidR="00EC0CAD">
        <w:t>can be a subject of debate. In our sample, inernal consistency for introversion and judging dimensions were acceptable, while feeling dimension is poor and sensing dimension is unacceptable.</w:t>
      </w:r>
    </w:p>
    <w:p w14:paraId="2C2850A2" w14:textId="71B381AB" w:rsidR="00A02A44" w:rsidRDefault="00A02A44" w:rsidP="00A02A44">
      <w:pPr>
        <w:pStyle w:val="Caption"/>
        <w:keepNext/>
      </w:pPr>
      <w:r>
        <w:t xml:space="preserve">Table </w:t>
      </w:r>
      <w:fldSimple w:instr=" SEQ Table \* ARABIC ">
        <w:r>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r>
              <w:rPr>
                <w:lang w:val="sl-SI"/>
              </w:rPr>
              <w:t>Math. anxiety</w:t>
            </w:r>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r>
              <w:rPr>
                <w:lang w:val="sl-SI"/>
              </w:rPr>
              <w:t>Math. motivation</w:t>
            </w:r>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r>
              <w:rPr>
                <w:lang w:val="sl-SI"/>
              </w:rPr>
              <w:t>Introversion</w:t>
            </w:r>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r>
              <w:rPr>
                <w:lang w:val="sl-SI"/>
              </w:rPr>
              <w:t>Sensing</w:t>
            </w:r>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r>
              <w:rPr>
                <w:lang w:val="sl-SI"/>
              </w:rPr>
              <w:t>Feeling</w:t>
            </w:r>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r>
              <w:rPr>
                <w:lang w:val="sl-SI"/>
              </w:rPr>
              <w:t>Judging</w:t>
            </w:r>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50E85E00" w:rsidR="00711390" w:rsidRDefault="00711390" w:rsidP="00711390">
      <w:pPr>
        <w:pStyle w:val="Caption"/>
        <w:keepNext/>
      </w:pPr>
      <w:r>
        <w:t xml:space="preserve">Table </w:t>
      </w:r>
      <w:fldSimple w:instr=" SEQ Table \* ARABIC ">
        <w:r w:rsidR="00A02A44">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lastRenderedPageBreak/>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1C83B426"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 xml:space="preserve">RF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modeling</w:t>
      </w:r>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10"/>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 xml:space="preserve">Exploring the correlation provides valuable insights into the relationships between variables, aiding in </w:t>
      </w:r>
      <w:r w:rsidRPr="00577D94">
        <w:lastRenderedPageBreak/>
        <w:t>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7CACC2A" w14:textId="2EF0B141" w:rsidR="002258EE" w:rsidRDefault="002258EE" w:rsidP="002258EE">
      <w:pPr>
        <w:pStyle w:val="Heading3"/>
      </w:pPr>
      <w:r>
        <w:t>Variable importance</w:t>
      </w:r>
    </w:p>
    <w:p w14:paraId="16080BD9" w14:textId="3028A8C9" w:rsidR="008A4D32" w:rsidRPr="008A4D32" w:rsidRDefault="008A4D32" w:rsidP="008A4D32">
      <w:bookmarkStart w:id="2" w:name="_Hlk155163457"/>
      <w:r>
        <w:t>The list of feature importances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lastRenderedPageBreak/>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2"/>
                    <a:stretch>
                      <a:fillRect/>
                    </a:stretch>
                  </pic:blipFill>
                  <pic:spPr>
                    <a:xfrm>
                      <a:off x="0" y="0"/>
                      <a:ext cx="5066974" cy="3579612"/>
                    </a:xfrm>
                    <a:prstGeom prst="rect">
                      <a:avLst/>
                    </a:prstGeom>
                  </pic:spPr>
                </pic:pic>
              </a:graphicData>
            </a:graphic>
          </wp:inline>
        </w:drawing>
      </w:r>
    </w:p>
    <w:bookmarkEnd w:id="2"/>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Feature importances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r>
              <w:rPr>
                <w:lang w:val="sl-SI"/>
              </w:rPr>
              <w:t>Mutual information</w:t>
            </w:r>
          </w:p>
        </w:tc>
        <w:tc>
          <w:tcPr>
            <w:tcW w:w="3397" w:type="dxa"/>
          </w:tcPr>
          <w:p w14:paraId="61D97E60" w14:textId="2916E0EE" w:rsidR="003A4AB0" w:rsidRPr="00520B01" w:rsidRDefault="003A4AB0" w:rsidP="004936A1">
            <w:pPr>
              <w:rPr>
                <w:lang w:val="sl-SI"/>
              </w:rPr>
            </w:pPr>
            <w:r>
              <w:rPr>
                <w:lang w:val="sl-SI"/>
              </w:rPr>
              <w:t>RFE ranking</w:t>
            </w:r>
            <w:r w:rsidR="0018306D">
              <w:rPr>
                <w:lang w:val="sl-SI"/>
              </w:rPr>
              <w:t xml:space="preserve"> (less is more importan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r w:rsidRPr="006E1700">
              <w:rPr>
                <w:lang w:val="sl-SI"/>
              </w:rPr>
              <w:t xml:space="preserve">Outperforming_partner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r w:rsidRPr="006E1700">
              <w:rPr>
                <w:lang w:val="sl-SI"/>
              </w:rPr>
              <w:t>Class</w:t>
            </w:r>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r w:rsidRPr="006E1700">
              <w:rPr>
                <w:lang w:val="sl-SI"/>
              </w:rPr>
              <w:t>Interaction_qualitative</w:t>
            </w:r>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r w:rsidRPr="006E1700">
              <w:rPr>
                <w:lang w:val="sl-SI"/>
              </w:rPr>
              <w:t>Professor</w:t>
            </w:r>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r w:rsidRPr="006E1700">
              <w:rPr>
                <w:lang w:val="sl-SI"/>
              </w:rPr>
              <w:t>Anxiety</w:t>
            </w:r>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r>
              <w:rPr>
                <w:lang w:val="sl-SI"/>
              </w:rPr>
              <w:lastRenderedPageBreak/>
              <w:t>Gender</w:t>
            </w:r>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r w:rsidRPr="006E1700">
              <w:rPr>
                <w:lang w:val="sl-SI"/>
              </w:rPr>
              <w:t>Interaction_quantitative</w:t>
            </w:r>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r>
              <w:rPr>
                <w:lang w:val="sl-SI"/>
              </w:rPr>
              <w:t>Motivation</w:t>
            </w:r>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r>
              <w:rPr>
                <w:lang w:val="sl-SI"/>
              </w:rPr>
              <w:t>Introversion</w:t>
            </w:r>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r>
              <w:rPr>
                <w:lang w:val="sl-SI"/>
              </w:rPr>
              <w:t>Sensing</w:t>
            </w:r>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r>
              <w:rPr>
                <w:lang w:val="sl-SI"/>
              </w:rPr>
              <w:t>Feeling</w:t>
            </w:r>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r>
              <w:rPr>
                <w:lang w:val="sl-SI"/>
              </w:rPr>
              <w:t>Judging</w:t>
            </w:r>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Tole tabelo spodi bi nekako vključil, a ne vem kako. Morda je niti ni treba in vključimo zgolj v članek o strojnem učenju?</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73C2F3FA" w:rsidR="008F33A1" w:rsidRDefault="008F33A1" w:rsidP="008F33A1">
      <w:pPr>
        <w:rPr>
          <w:lang w:val="sl-SI"/>
        </w:rPr>
      </w:pPr>
      <w:r>
        <w:rPr>
          <w:lang w:val="sl-SI"/>
        </w:rPr>
        <w:t xml:space="preserve">In this case study, we </w:t>
      </w:r>
      <w:r w:rsidRPr="008F33A1">
        <w:rPr>
          <w:lang w:val="sl-SI"/>
        </w:rPr>
        <w:t>employme</w:t>
      </w:r>
      <w:r>
        <w:rPr>
          <w:lang w:val="sl-SI"/>
        </w:rPr>
        <w:t>d</w:t>
      </w:r>
      <w:r w:rsidRPr="008F33A1">
        <w:rPr>
          <w:lang w:val="sl-SI"/>
        </w:rPr>
        <w:t xml:space="preserve"> feature selection methodologies, specifically Mutual Information (</w:t>
      </w:r>
      <w:r>
        <w:rPr>
          <w:lang w:val="sl-SI"/>
        </w:rPr>
        <w:t xml:space="preserve">MI) </w:t>
      </w:r>
      <w:r w:rsidRPr="008F33A1">
        <w:rPr>
          <w:lang w:val="sl-SI"/>
        </w:rPr>
        <w:t>and Recursive Feature Elimination (RFE)</w:t>
      </w:r>
      <w:r>
        <w:rPr>
          <w:lang w:val="sl-SI"/>
        </w:rPr>
        <w:t xml:space="preserve"> that</w:t>
      </w:r>
      <w:r w:rsidRPr="008F33A1">
        <w:rPr>
          <w:lang w:val="sl-SI"/>
        </w:rPr>
        <w:t xml:space="preserve"> facilitated a focused exploration into the influence of different variables on the dynamics of </w:t>
      </w:r>
      <w:r>
        <w:rPr>
          <w:lang w:val="sl-SI"/>
        </w:rPr>
        <w:t>tandem learning – a specific case of</w:t>
      </w:r>
      <w:r w:rsidR="00E52A24">
        <w:rPr>
          <w:lang w:val="sl-SI"/>
        </w:rPr>
        <w:t xml:space="preserve"> small</w:t>
      </w:r>
      <w:r>
        <w:rPr>
          <w:lang w:val="sl-SI"/>
        </w:rPr>
        <w:t xml:space="preserve"> </w:t>
      </w:r>
      <w:r w:rsidRPr="008F33A1">
        <w:rPr>
          <w:lang w:val="sl-SI"/>
        </w:rPr>
        <w:t>group learning</w:t>
      </w:r>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Through the targeted selection of pertinent features, we aimed to discern the most influential variables contributing to the collective learning processes within group settings.</w:t>
      </w:r>
      <w:r w:rsidR="00E52A24">
        <w:rPr>
          <w:lang w:val="sl-SI"/>
        </w:rPr>
        <w:t xml:space="preserve"> </w:t>
      </w:r>
      <w:r w:rsidRPr="008F33A1">
        <w:rPr>
          <w:lang w:val="sl-SI"/>
        </w:rPr>
        <w:t>Such meticulous feature selection methodologies are pivotal in uncovering the underlying determinants of group learning, offering a pathway for enhancing educational strategies and optimizing collaborative learning environments.</w:t>
      </w:r>
    </w:p>
    <w:p w14:paraId="32B4E894" w14:textId="0449F1A9" w:rsidR="00E52A24" w:rsidRDefault="00C54B03" w:rsidP="001A537C">
      <w:r w:rsidRPr="00C54B03">
        <w:lastRenderedPageBreak/>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ali tu isti citati kot uvod?)</w:t>
      </w:r>
      <w:r w:rsidRPr="00C54B03">
        <w:t>, suggesting that the broader context and collaborative dynamics within these environments exert a more substantial influence than individual personality traits</w:t>
      </w:r>
      <w:r>
        <w:t>.</w:t>
      </w:r>
    </w:p>
    <w:p w14:paraId="5A7B261D" w14:textId="66248505"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Though we aimed for numerical values, these couldn't fully capture true significance. This complexity calls for more sophisticated modeling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ali tu isti citati kot uvod?)</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economic, social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only 6.7% of students said the method was not succesfull, potentially hindering model accuracy.</w:t>
      </w:r>
      <w:r w:rsidR="00AD774E">
        <w:t xml:space="preserve"> We also did not include how group composition </w:t>
      </w:r>
      <w:r w:rsidR="00413122">
        <w:t xml:space="preserve">affects tandem learning </w:t>
      </w:r>
      <w:r w:rsidR="00413122">
        <w:lastRenderedPageBreak/>
        <w:t>enviroment</w:t>
      </w:r>
      <w:r w:rsidR="00682644">
        <w:t xml:space="preserve">. </w:t>
      </w:r>
      <w:r w:rsidR="00682644" w:rsidRPr="00682644">
        <w:rPr>
          <w:lang w:val="sl"/>
        </w:rPr>
        <w:t>Exploring a broader range of factors in future studies could</w:t>
      </w:r>
      <w:r w:rsidR="00682644">
        <w:rPr>
          <w:lang w:val="sl"/>
        </w:rPr>
        <w:t xml:space="preserve"> </w:t>
      </w:r>
      <w:r w:rsidR="00682644" w:rsidRPr="00682644">
        <w:rPr>
          <w:lang w:val="sl"/>
        </w:rPr>
        <w:t>offer a more comprehensive understanding of the complex factors influencing</w:t>
      </w:r>
      <w:r w:rsidR="00682644">
        <w:rPr>
          <w:lang w:val="sl"/>
        </w:rPr>
        <w:t xml:space="preserve"> student perception of tandem learning</w:t>
      </w:r>
      <w:r w:rsidR="00413122">
        <w:rPr>
          <w:lang w:val="sl"/>
        </w:rPr>
        <w:t xml:space="preserve">. </w:t>
      </w:r>
      <w:r w:rsidR="00413122" w:rsidRPr="00413122">
        <w:t>Further research encompassing broader datasets and employing more intricate modeling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0C61B215" w14:textId="77777777" w:rsidR="00DC5B01" w:rsidRDefault="00812CAE" w:rsidP="00DC5B01">
      <w:pPr>
        <w:pStyle w:val="Bibliography"/>
      </w:pPr>
      <w:r>
        <w:fldChar w:fldCharType="begin"/>
      </w:r>
      <w:r w:rsidR="00525D4B">
        <w:instrText xml:space="preserve"> ADDIN ZOTERO_BIBL {"uncited":[],"omitted":[],"custom":[]} CSL_BIBLIOGRAPHY </w:instrText>
      </w:r>
      <w:r>
        <w:fldChar w:fldCharType="separate"/>
      </w:r>
      <w:r w:rsidR="00DC5B01">
        <w:t xml:space="preserve">Abana, E. C. (2019). A Decision Tree Approach for Predicting Student Grades in Research Project using Weka. </w:t>
      </w:r>
      <w:r w:rsidR="00DC5B01">
        <w:rPr>
          <w:i/>
          <w:iCs/>
        </w:rPr>
        <w:t>International Journal of Advanced Computer Science and Applications</w:t>
      </w:r>
      <w:r w:rsidR="00DC5B01">
        <w:t xml:space="preserve">, </w:t>
      </w:r>
      <w:r w:rsidR="00DC5B01">
        <w:rPr>
          <w:i/>
          <w:iCs/>
        </w:rPr>
        <w:t>10</w:t>
      </w:r>
      <w:r w:rsidR="00DC5B01">
        <w:t>(7). https://doi.org/10.14569/IJACSA.2019.0100739</w:t>
      </w:r>
    </w:p>
    <w:p w14:paraId="1AF98D99" w14:textId="77777777" w:rsidR="00DC5B01" w:rsidRDefault="00DC5B01" w:rsidP="00DC5B01">
      <w:pPr>
        <w:pStyle w:val="Bibliography"/>
      </w:pPr>
      <w:r>
        <w:t>Ahmad, A., Zeeshan, F., Ma</w:t>
      </w:r>
      <w:r>
        <w:lastRenderedPageBreak/>
        <w:t xml:space="preserve">rriam, R., Samreen, A., &amp; Ahmed, S. (2021). Does one size fit all? Investigating the effect of group size and gamification on learners’ behaviors in higher education. </w:t>
      </w:r>
      <w:r>
        <w:rPr>
          <w:i/>
          <w:iCs/>
        </w:rPr>
        <w:t>Journal of Computing in Higher Education</w:t>
      </w:r>
      <w:r>
        <w:t xml:space="preserve">, </w:t>
      </w:r>
      <w:r>
        <w:rPr>
          <w:i/>
          <w:iCs/>
        </w:rPr>
        <w:t>33</w:t>
      </w:r>
      <w:r>
        <w:t>(2), 296–327. https://doi.org/10.1007/s12528-020-09266-8</w:t>
      </w:r>
    </w:p>
    <w:p w14:paraId="72B9E25F" w14:textId="77777777" w:rsidR="00DC5B01" w:rsidRDefault="00DC5B01" w:rsidP="00DC5B01">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602E54C4" w14:textId="77777777" w:rsidR="00DC5B01" w:rsidRDefault="00DC5B01" w:rsidP="00DC5B01">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6C76BF96" w14:textId="77777777" w:rsidR="00DC5B01" w:rsidRDefault="00DC5B01" w:rsidP="00DC5B01">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22A0DC46" w14:textId="77777777" w:rsidR="00DC5B01" w:rsidRDefault="00DC5B01" w:rsidP="00DC5B01">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102F29CC" w14:textId="77777777" w:rsidR="00DC5B01" w:rsidRDefault="00DC5B01" w:rsidP="00DC5B01">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7C632BB5" w14:textId="77777777" w:rsidR="00DC5B01" w:rsidRDefault="00DC5B01" w:rsidP="00DC5B01">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0390AC3A" w14:textId="77777777" w:rsidR="00DC5B01" w:rsidRDefault="00DC5B01" w:rsidP="00DC5B01">
      <w:pPr>
        <w:pStyle w:val="Bibliography"/>
      </w:pPr>
      <w:r>
        <w:t xml:space="preserve">Baradwaj, B. K., &amp; Pal, S. (2012). </w:t>
      </w:r>
      <w:r>
        <w:rPr>
          <w:i/>
          <w:iCs/>
        </w:rPr>
        <w:t>Mining Educational Data to Analyze Students’ Performance</w:t>
      </w:r>
      <w:r>
        <w:t xml:space="preserve"> (arXiv:1201.3417). arXiv. https://doi.org/10.48550/arXiv.1201.3417</w:t>
      </w:r>
    </w:p>
    <w:p w14:paraId="602BEF15" w14:textId="77777777" w:rsidR="00DC5B01" w:rsidRDefault="00DC5B01" w:rsidP="00DC5B01">
      <w:pPr>
        <w:pStyle w:val="Bibliography"/>
      </w:pPr>
      <w:r>
        <w:t xml:space="preserve">Batton, M. (2010). The effect of cooperative groups on math anxiety. </w:t>
      </w:r>
      <w:r>
        <w:rPr>
          <w:i/>
          <w:iCs/>
        </w:rPr>
        <w:t>Walden Dissertations and Doctoral Studies</w:t>
      </w:r>
      <w:r>
        <w:t>. https://scholarworks.waldenu</w:t>
      </w:r>
      <w:r>
        <w:lastRenderedPageBreak/>
        <w:t>.edu/dissertations/822</w:t>
      </w:r>
    </w:p>
    <w:p w14:paraId="107FD372" w14:textId="77777777" w:rsidR="00DC5B01" w:rsidRDefault="00DC5B01" w:rsidP="00DC5B01">
      <w:pPr>
        <w:pStyle w:val="Bibliography"/>
      </w:pPr>
      <w:r>
        <w:t xml:space="preserve">Bhusal, A. (2021). </w:t>
      </w:r>
      <w:r>
        <w:rPr>
          <w:i/>
          <w:iCs/>
        </w:rPr>
        <w:t>Predicting Student’s Performance Through Data Mining</w:t>
      </w:r>
      <w:r>
        <w:t>. https://doi.org/10.48550/ARXIV.2112.01247</w:t>
      </w:r>
    </w:p>
    <w:p w14:paraId="12DF7596" w14:textId="77777777" w:rsidR="00DC5B01" w:rsidRDefault="00DC5B01" w:rsidP="00DC5B01">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21AEC5AC" w14:textId="77777777" w:rsidR="00DC5B01" w:rsidRDefault="00DC5B01" w:rsidP="00DC5B01">
      <w:pPr>
        <w:pStyle w:val="Bibliography"/>
      </w:pPr>
      <w:r>
        <w:t xml:space="preserve">Blažič, M., Ivanuš-Grmek, M., Kramar, M., &amp; Strmčnik, F. (2003). </w:t>
      </w:r>
      <w:r>
        <w:rPr>
          <w:i/>
          <w:iCs/>
        </w:rPr>
        <w:t>Didaktika: Visokošolski učbenik</w:t>
      </w:r>
      <w:r>
        <w:t>. Visokošolsko središče, Inštitut za raziskovalno in razvojno delo.</w:t>
      </w:r>
    </w:p>
    <w:p w14:paraId="48E22A94" w14:textId="77777777" w:rsidR="00DC5B01" w:rsidRDefault="00DC5B01" w:rsidP="00DC5B01">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27885A77" w14:textId="77777777" w:rsidR="00DC5B01" w:rsidRDefault="00DC5B01" w:rsidP="00DC5B01">
      <w:pPr>
        <w:pStyle w:val="Bibliography"/>
      </w:pPr>
      <w:r>
        <w:t xml:space="preserve">Bregant, B. (2023). </w:t>
      </w:r>
      <w:r>
        <w:rPr>
          <w:i/>
          <w:iCs/>
        </w:rPr>
        <w:t>Tandem learning: Student dataset</w:t>
      </w:r>
      <w:r>
        <w:t xml:space="preserve"> (1.0) [dataset]. GitHub. https://github.com/borbregant/ai_tandem_learning</w:t>
      </w:r>
    </w:p>
    <w:p w14:paraId="350353E2" w14:textId="77777777" w:rsidR="00DC5B01" w:rsidRDefault="00DC5B01" w:rsidP="00DC5B01">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5BB5D7F9" w14:textId="77777777" w:rsidR="00DC5B01" w:rsidRDefault="00DC5B01" w:rsidP="00DC5B01">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6A2B413F" w14:textId="77777777" w:rsidR="00DC5B01" w:rsidRDefault="00DC5B01" w:rsidP="00DC5B01">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8730D44" w14:textId="77777777" w:rsidR="00DC5B01" w:rsidRDefault="00DC5B01" w:rsidP="00DC5B01">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10D0BB74" w14:textId="77777777" w:rsidR="00DC5B01" w:rsidRDefault="00DC5B01" w:rsidP="00DC5B01">
      <w:pPr>
        <w:pStyle w:val="Bibliography"/>
      </w:pPr>
      <w:r>
        <w:t xml:space="preserve">Coan, R. W. (1978). </w:t>
      </w:r>
      <w:r>
        <w:rPr>
          <w:i/>
          <w:iCs/>
        </w:rPr>
        <w:t>The Eighth Mental Measurements Yearbook</w:t>
      </w:r>
      <w:r>
        <w:t xml:space="preserve">, </w:t>
      </w:r>
      <w:r>
        <w:rPr>
          <w:i/>
          <w:iCs/>
        </w:rPr>
        <w:t>1</w:t>
      </w:r>
      <w:r>
        <w:t>, 970–975.</w:t>
      </w:r>
    </w:p>
    <w:p w14:paraId="32B40B23" w14:textId="77777777" w:rsidR="00DC5B01" w:rsidRDefault="00DC5B01" w:rsidP="00DC5B01">
      <w:pPr>
        <w:pStyle w:val="Bibliography"/>
      </w:pPr>
      <w:r>
        <w:t xml:space="preserve">Cortez, P., &amp; Silva, A. (2008). </w:t>
      </w:r>
      <w:r>
        <w:rPr>
          <w:i/>
          <w:iCs/>
        </w:rPr>
        <w:t>Using data mining to predict secondary school student performance</w:t>
      </w:r>
      <w:r>
        <w:t>.</w:t>
      </w:r>
    </w:p>
    <w:p w14:paraId="401C07D2" w14:textId="77777777" w:rsidR="00DC5B01" w:rsidRDefault="00DC5B01" w:rsidP="00DC5B01">
      <w:pPr>
        <w:pStyle w:val="Bibliography"/>
      </w:pPr>
      <w:r>
        <w:t xml:space="preserve">DeVito, A. J. (1985). </w:t>
      </w:r>
      <w:r>
        <w:rPr>
          <w:i/>
          <w:iCs/>
        </w:rPr>
        <w:t>Review of the Myers-Briggs Type Indicator</w:t>
      </w:r>
      <w:r>
        <w:t xml:space="preserve">. </w:t>
      </w:r>
      <w:r>
        <w:rPr>
          <w:i/>
          <w:iCs/>
        </w:rPr>
        <w:t>1</w:t>
      </w:r>
      <w:r>
        <w:t>, 1030–1032.</w:t>
      </w:r>
    </w:p>
    <w:p w14:paraId="0E64CF6B" w14:textId="77777777" w:rsidR="00DC5B01" w:rsidRDefault="00DC5B01" w:rsidP="00DC5B01">
      <w:pPr>
        <w:pStyle w:val="Bibliography"/>
      </w:pPr>
      <w:r>
        <w:t xml:space="preserve">Druckman, D., &amp; Bjork, R. A. (1991). </w:t>
      </w:r>
      <w:r>
        <w:rPr>
          <w:i/>
          <w:iCs/>
        </w:rPr>
        <w:t>In the Mind’s Eye: Enhancing Human Performance</w:t>
      </w:r>
      <w:r>
        <w:t xml:space="preserve"> (p. 1580). National Academies Press. https://doi.org/10.17226/1580</w:t>
      </w:r>
    </w:p>
    <w:p w14:paraId="4C760454" w14:textId="77777777" w:rsidR="00DC5B01" w:rsidRDefault="00DC5B01" w:rsidP="00DC5B01">
      <w:pPr>
        <w:pStyle w:val="Bibliography"/>
      </w:pPr>
      <w:r>
        <w:t xml:space="preserve">Elliott, S. N., Malecki, </w:t>
      </w:r>
      <w:r>
        <w:lastRenderedPageBreak/>
        <w:t xml:space="preserve">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6690D6CA" w14:textId="77777777" w:rsidR="00DC5B01" w:rsidRDefault="00DC5B01" w:rsidP="00DC5B01">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5D8D0023" w14:textId="77777777" w:rsidR="00DC5B01" w:rsidRDefault="00DC5B01" w:rsidP="00DC5B01">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054B291E" w14:textId="77777777" w:rsidR="00DC5B01" w:rsidRDefault="00DC5B01" w:rsidP="00DC5B01">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2F7514AE" w14:textId="77777777" w:rsidR="00DC5B01" w:rsidRDefault="00DC5B01" w:rsidP="00DC5B01">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39A71434" w14:textId="77777777" w:rsidR="00DC5B01" w:rsidRDefault="00DC5B01" w:rsidP="00DC5B01">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9BEE32F" w14:textId="77777777" w:rsidR="00DC5B01" w:rsidRDefault="00DC5B01" w:rsidP="00DC5B01">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0B1E692E" w14:textId="77777777" w:rsidR="00DC5B01" w:rsidRDefault="00DC5B01" w:rsidP="00DC5B01">
      <w:pPr>
        <w:pStyle w:val="Bibliography"/>
      </w:pPr>
      <w:r>
        <w:t>Hodges, L. C. (2018). Contemporary</w:t>
      </w:r>
      <w:r>
        <w:lastRenderedPageBreak/>
        <w:t xml:space="preserve">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28B5BACA" w14:textId="77777777" w:rsidR="00DC5B01" w:rsidRDefault="00DC5B01" w:rsidP="00DC5B01">
      <w:pPr>
        <w:pStyle w:val="Bibliography"/>
      </w:pPr>
      <w:r>
        <w:t xml:space="preserve">Holmes, W., Bialik, M., &amp; Fadel, C. (2019). </w:t>
      </w:r>
      <w:r>
        <w:rPr>
          <w:i/>
          <w:iCs/>
        </w:rPr>
        <w:t>Artificial Intelligence in Education. Promise and Implications for Teaching and Learning.</w:t>
      </w:r>
    </w:p>
    <w:p w14:paraId="5ECBB03F" w14:textId="77777777" w:rsidR="00DC5B01" w:rsidRDefault="00DC5B01" w:rsidP="00DC5B01">
      <w:pPr>
        <w:pStyle w:val="Bibliography"/>
      </w:pPr>
      <w:r>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47354B0F" w14:textId="77777777" w:rsidR="00DC5B01" w:rsidRDefault="00DC5B01" w:rsidP="00DC5B01">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628D670C" w14:textId="77777777" w:rsidR="00DC5B01" w:rsidRDefault="00DC5B01" w:rsidP="00DC5B01">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65B72713" w14:textId="77777777" w:rsidR="00DC5B01" w:rsidRDefault="00DC5B01" w:rsidP="00DC5B01">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3E62FD70" w14:textId="77777777" w:rsidR="00DC5B01" w:rsidRDefault="00DC5B01" w:rsidP="00DC5B01">
      <w:pPr>
        <w:pStyle w:val="Bibliography"/>
      </w:pPr>
      <w:r>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76A17CFD" w14:textId="77777777" w:rsidR="00DC5B01" w:rsidRDefault="00DC5B01" w:rsidP="00DC5B01">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2C44E4CE" w14:textId="77777777" w:rsidR="00DC5B01" w:rsidRDefault="00DC5B01" w:rsidP="00DC5B01">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6A0A8614" w14:textId="77777777" w:rsidR="00DC5B01" w:rsidRDefault="00DC5B01" w:rsidP="00DC5B01">
      <w:pPr>
        <w:pStyle w:val="Bibliography"/>
      </w:pPr>
      <w:r>
        <w:t xml:space="preserve">Johns, B. H., Crowley, E. P., &amp; Guetzloe, E. (2017). The Central Role of Teaching Social Skills. </w:t>
      </w:r>
      <w:r>
        <w:rPr>
          <w:i/>
          <w:iCs/>
        </w:rPr>
        <w:t>Focus on Exceptio</w:t>
      </w:r>
      <w:r>
        <w:rPr>
          <w:i/>
          <w:iCs/>
        </w:rPr>
        <w:lastRenderedPageBreak/>
        <w:t>nal Children</w:t>
      </w:r>
      <w:r>
        <w:t xml:space="preserve">, </w:t>
      </w:r>
      <w:r>
        <w:rPr>
          <w:i/>
          <w:iCs/>
        </w:rPr>
        <w:t>37</w:t>
      </w:r>
      <w:r>
        <w:t>(8). https://doi.org/10.17161/foec.v37i8.6813</w:t>
      </w:r>
    </w:p>
    <w:p w14:paraId="30C6A5E7" w14:textId="77777777" w:rsidR="00DC5B01" w:rsidRDefault="00DC5B01" w:rsidP="00DC5B01">
      <w:pPr>
        <w:pStyle w:val="Bibliography"/>
      </w:pPr>
      <w:r>
        <w:t xml:space="preserve">Johnson, D. W., &amp; Johnson, R. T. (2011). </w:t>
      </w:r>
      <w:r>
        <w:rPr>
          <w:i/>
          <w:iCs/>
        </w:rPr>
        <w:t>Learning together and alone: Cooperative, competitive, and individualistic learning</w:t>
      </w:r>
      <w:r>
        <w:t xml:space="preserve"> (5. ed. [Repr.]). Allyn and Bacon.</w:t>
      </w:r>
    </w:p>
    <w:p w14:paraId="4FD75354" w14:textId="77777777" w:rsidR="00DC5B01" w:rsidRDefault="00DC5B01" w:rsidP="00DC5B01">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2A49124" w14:textId="77777777" w:rsidR="00DC5B01" w:rsidRDefault="00DC5B01" w:rsidP="00DC5B01">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4E60BA77" w14:textId="77777777" w:rsidR="00DC5B01" w:rsidRDefault="00DC5B01" w:rsidP="00DC5B01">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6FDE3D65" w14:textId="77777777" w:rsidR="00DC5B01" w:rsidRDefault="00DC5B01" w:rsidP="00DC5B01">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3BE6478C" w14:textId="77777777" w:rsidR="00DC5B01" w:rsidRDefault="00DC5B01" w:rsidP="00DC5B01">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C53A971" w14:textId="77777777" w:rsidR="00DC5B01" w:rsidRDefault="00DC5B01" w:rsidP="00DC5B01">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009816E4" w14:textId="77777777" w:rsidR="00DC5B01" w:rsidRDefault="00DC5B01" w:rsidP="00DC5B01">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65B2DD33" w14:textId="77777777" w:rsidR="00DC5B01" w:rsidRDefault="00DC5B01" w:rsidP="00DC5B01">
      <w:pPr>
        <w:pStyle w:val="Bibliography"/>
      </w:pPr>
      <w:r>
        <w:t xml:space="preserve">Kubale, V. (2015). </w:t>
      </w:r>
      <w:r>
        <w:rPr>
          <w:i/>
          <w:iCs/>
        </w:rPr>
        <w:t xml:space="preserve">Skupinska </w:t>
      </w:r>
      <w:r>
        <w:rPr>
          <w:i/>
          <w:iCs/>
        </w:rPr>
        <w:lastRenderedPageBreak/>
        <w:t>učna oblika</w:t>
      </w:r>
      <w:r>
        <w:t xml:space="preserve"> (2. dopolnjena izd). Samozal. V. Kubale ; Piko’s Printshop.</w:t>
      </w:r>
    </w:p>
    <w:p w14:paraId="19DCEC76" w14:textId="77777777" w:rsidR="00DC5B01" w:rsidRDefault="00DC5B01" w:rsidP="00DC5B01">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B681E45" w14:textId="77777777" w:rsidR="00DC5B01" w:rsidRDefault="00DC5B01" w:rsidP="00DC5B01">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45E07C4" w14:textId="77777777" w:rsidR="00DC5B01" w:rsidRDefault="00DC5B01" w:rsidP="00DC5B01">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65CEE13" w14:textId="77777777" w:rsidR="00DC5B01" w:rsidRDefault="00DC5B01" w:rsidP="00DC5B01">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4626431E" w14:textId="77777777" w:rsidR="00DC5B01" w:rsidRDefault="00DC5B01" w:rsidP="00DC5B01">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44E9A52C" w14:textId="77777777" w:rsidR="00DC5B01" w:rsidRDefault="00DC5B01" w:rsidP="00DC5B01">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52726991" w14:textId="77777777" w:rsidR="00DC5B01" w:rsidRDefault="00DC5B01" w:rsidP="00DC5B01">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0A48BEB0" w14:textId="77777777" w:rsidR="00DC5B01" w:rsidRDefault="00DC5B01" w:rsidP="00DC5B01">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w:t>
      </w:r>
      <w:r>
        <w:lastRenderedPageBreak/>
        <w:t>6. https://doi.org/10.1080/13803611.2010.520860</w:t>
      </w:r>
    </w:p>
    <w:p w14:paraId="23C825B4" w14:textId="77777777" w:rsidR="00DC5B01" w:rsidRDefault="00DC5B01" w:rsidP="00DC5B01">
      <w:pPr>
        <w:pStyle w:val="Bibliography"/>
      </w:pPr>
      <w:r>
        <w:t xml:space="preserve">Minaei-Bidgoli, B., Kashy, D. A., Kortemeyer, G., &amp; Punch, W. F. (2003). Predicting student performance: An application of data mining methods with an educational web-based system. </w:t>
      </w:r>
      <w:r>
        <w:rPr>
          <w:i/>
          <w:iCs/>
        </w:rPr>
        <w:t>33rd Annual Frontiers in Education, 2003. FIE 2003.</w:t>
      </w:r>
      <w:r>
        <w:t xml:space="preserve">, </w:t>
      </w:r>
      <w:r>
        <w:rPr>
          <w:i/>
          <w:iCs/>
        </w:rPr>
        <w:t>1</w:t>
      </w:r>
      <w:r>
        <w:t>, T2A_13-T2A_18. https://doi.org/10.1109/FIE.2003.1263284</w:t>
      </w:r>
    </w:p>
    <w:p w14:paraId="505B33F8" w14:textId="77777777" w:rsidR="00DC5B01" w:rsidRDefault="00DC5B01" w:rsidP="00DC5B01">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55E5992B" w14:textId="77777777" w:rsidR="00DC5B01" w:rsidRDefault="00DC5B01" w:rsidP="00DC5B01">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6431EBEC" w14:textId="77777777" w:rsidR="00DC5B01" w:rsidRDefault="00DC5B01" w:rsidP="00DC5B01">
      <w:pPr>
        <w:pStyle w:val="Bibliography"/>
      </w:pPr>
      <w:r>
        <w:rPr>
          <w:i/>
          <w:iCs/>
        </w:rPr>
        <w:t>Myers-Briggs/Jung Test: Open Extended Jungian Type Scales</w:t>
      </w:r>
      <w:r>
        <w:t>. (n.d.). Retrieved 21 October 2023, from https://openpsychometrics.org/tests/OEJTS/</w:t>
      </w:r>
    </w:p>
    <w:p w14:paraId="6A34ACC0" w14:textId="77777777" w:rsidR="00DC5B01" w:rsidRDefault="00DC5B01" w:rsidP="00DC5B01">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01D430CC" w14:textId="77777777" w:rsidR="00DC5B01" w:rsidRDefault="00DC5B01" w:rsidP="00DC5B01">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4460BCEE" w14:textId="77777777" w:rsidR="00DC5B01" w:rsidRDefault="00DC5B01" w:rsidP="00DC5B01">
      <w:pPr>
        <w:pStyle w:val="Bibliography"/>
      </w:pPr>
      <w:r>
        <w:t xml:space="preserve">Peklaj, C. (2001). </w:t>
      </w:r>
      <w:r>
        <w:rPr>
          <w:i/>
          <w:iCs/>
        </w:rPr>
        <w:t>Sodelovalno učenje ali Kdaj več glav več ve</w:t>
      </w:r>
      <w:r>
        <w:t xml:space="preserve"> (1. izd., 1. natis). DZS.</w:t>
      </w:r>
    </w:p>
    <w:p w14:paraId="4E3CC07E" w14:textId="77777777" w:rsidR="00DC5B01" w:rsidRDefault="00DC5B01" w:rsidP="00DC5B01">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0BB17DF0" w14:textId="77777777" w:rsidR="00DC5B01" w:rsidRDefault="00DC5B01" w:rsidP="00DC5B01">
      <w:pPr>
        <w:pStyle w:val="Bibliography"/>
      </w:pPr>
      <w:r>
        <w:rPr>
          <w:i/>
          <w:iCs/>
        </w:rPr>
        <w:t>PsyToolkit</w:t>
      </w:r>
      <w:r>
        <w:t>. (n.d.). Retrieved 4 November 2023, from https://www.psyt</w:t>
      </w:r>
      <w:r>
        <w:lastRenderedPageBreak/>
        <w:t>oolkit.org/index.html</w:t>
      </w:r>
    </w:p>
    <w:p w14:paraId="333923B3" w14:textId="77777777" w:rsidR="00DC5B01" w:rsidRDefault="00DC5B01" w:rsidP="00DC5B01">
      <w:pPr>
        <w:pStyle w:val="Bibliography"/>
      </w:pPr>
      <w:r>
        <w:t xml:space="preserve">Puklek, M. (2001). Skupinsko delo: Kako ga oceniti? </w:t>
      </w:r>
      <w:r>
        <w:rPr>
          <w:i/>
          <w:iCs/>
        </w:rPr>
        <w:t>Didakta</w:t>
      </w:r>
      <w:r>
        <w:t xml:space="preserve">, </w:t>
      </w:r>
      <w:r>
        <w:rPr>
          <w:i/>
          <w:iCs/>
        </w:rPr>
        <w:t>11</w:t>
      </w:r>
      <w:r>
        <w:t>(60/61), 47–51.</w:t>
      </w:r>
    </w:p>
    <w:p w14:paraId="321B56C1" w14:textId="77777777" w:rsidR="00DC5B01" w:rsidRDefault="00DC5B01" w:rsidP="00DC5B01">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5DDC03F3" w14:textId="77777777" w:rsidR="00DC5B01" w:rsidRDefault="00DC5B01" w:rsidP="00DC5B01">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5C907950" w14:textId="77777777" w:rsidR="00DC5B01" w:rsidRDefault="00DC5B01" w:rsidP="00DC5B01">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D8ACB74" w14:textId="77777777" w:rsidR="00DC5B01" w:rsidRDefault="00DC5B01" w:rsidP="00DC5B01">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0ABEF5E" w14:textId="77777777" w:rsidR="00DC5B01" w:rsidRDefault="00DC5B01" w:rsidP="00DC5B01">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1F0AB4E7" w14:textId="77777777" w:rsidR="00DC5B01" w:rsidRDefault="00DC5B01" w:rsidP="00DC5B01">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78CACDE4" w14:textId="77777777" w:rsidR="00DC5B01" w:rsidRDefault="00DC5B01" w:rsidP="00DC5B01">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1749AB14" w14:textId="77777777" w:rsidR="00DC5B01" w:rsidRDefault="00DC5B01" w:rsidP="00DC5B01">
      <w:pPr>
        <w:pStyle w:val="Bibliography"/>
      </w:pPr>
      <w:r>
        <w:t>Ru, B., Alvi, A., Nguyen, V., Osborne, M. A., &amp; Roberts, S. (2020). Bayesian Optimisa</w:t>
      </w:r>
      <w:r>
        <w:lastRenderedPageBreak/>
        <w:t xml:space="preserve">tion over Multiple Continuous and Categorical Inputs. </w:t>
      </w:r>
      <w:r>
        <w:rPr>
          <w:i/>
          <w:iCs/>
        </w:rPr>
        <w:t>Proceedings of the 37th International Conference on Machine Learning</w:t>
      </w:r>
      <w:r>
        <w:t>, 8276–8285. https://proceedings.mlr.press/v119/ru20a.html</w:t>
      </w:r>
    </w:p>
    <w:p w14:paraId="0034CC80" w14:textId="77777777" w:rsidR="00DC5B01" w:rsidRDefault="00DC5B01" w:rsidP="00DC5B01">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049600C1" w14:textId="77777777" w:rsidR="00DC5B01" w:rsidRDefault="00DC5B01" w:rsidP="00DC5B01">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09A78CB6" w14:textId="77777777" w:rsidR="00DC5B01" w:rsidRDefault="00DC5B01" w:rsidP="00DC5B01">
      <w:pPr>
        <w:pStyle w:val="Bibliography"/>
      </w:pPr>
      <w:r>
        <w:t xml:space="preserve">Siemens, G., &amp; Gasevic, D. (2012). Guest Editorial—Learning and Knowledge Analytics. </w:t>
      </w:r>
      <w:r>
        <w:rPr>
          <w:i/>
          <w:iCs/>
        </w:rPr>
        <w:t>Educational Technology and Society</w:t>
      </w:r>
      <w:r>
        <w:t xml:space="preserve">, </w:t>
      </w:r>
      <w:r>
        <w:rPr>
          <w:i/>
          <w:iCs/>
        </w:rPr>
        <w:t>15</w:t>
      </w:r>
      <w:r>
        <w:t>(1–2).</w:t>
      </w:r>
    </w:p>
    <w:p w14:paraId="7BCDE47C" w14:textId="77777777" w:rsidR="00DC5B01" w:rsidRDefault="00DC5B01" w:rsidP="00DC5B01">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24C3762D" w14:textId="77777777" w:rsidR="00DC5B01" w:rsidRDefault="00DC5B01" w:rsidP="00DC5B01">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799967A6" w14:textId="77777777" w:rsidR="00DC5B01" w:rsidRDefault="00DC5B01" w:rsidP="00DC5B01">
      <w:pPr>
        <w:pStyle w:val="Bibliography"/>
      </w:pPr>
      <w:r>
        <w:t xml:space="preserve">Smith, A. B., &amp; Irey, R. K. (1974). </w:t>
      </w:r>
      <w:r>
        <w:rPr>
          <w:i/>
          <w:iCs/>
        </w:rPr>
        <w:t>Personality Variables and the Improvement of College Teaching</w:t>
      </w:r>
      <w:r>
        <w:t>. https://eric.ed.gov/?id=ED096313</w:t>
      </w:r>
    </w:p>
    <w:p w14:paraId="0D2A3A34" w14:textId="77777777" w:rsidR="00DC5B01" w:rsidRDefault="00DC5B01" w:rsidP="00DC5B01">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280789C6" w14:textId="77777777" w:rsidR="00DC5B01" w:rsidRDefault="00DC5B01" w:rsidP="00DC5B01">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w:t>
      </w:r>
      <w:r>
        <w:lastRenderedPageBreak/>
        <w:t>0.5.1.4</w:t>
      </w:r>
    </w:p>
    <w:p w14:paraId="443D4333" w14:textId="77777777" w:rsidR="00DC5B01" w:rsidRDefault="00DC5B01" w:rsidP="00DC5B01">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7D47E64C" w14:textId="77777777" w:rsidR="00DC5B01" w:rsidRDefault="00DC5B01" w:rsidP="00DC5B01">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4A5AEB98" w14:textId="77777777" w:rsidR="00DC5B01" w:rsidRDefault="00DC5B01" w:rsidP="00DC5B01">
      <w:pPr>
        <w:pStyle w:val="Bibliography"/>
      </w:pPr>
      <w:r>
        <w:t xml:space="preserve">Tomić, A. (2002). </w:t>
      </w:r>
      <w:r>
        <w:rPr>
          <w:i/>
          <w:iCs/>
        </w:rPr>
        <w:t>Spremljanje pouka</w:t>
      </w:r>
      <w:r>
        <w:t xml:space="preserve"> (1. natis). Zavod Republike Slovenije za šolstvo.</w:t>
      </w:r>
    </w:p>
    <w:p w14:paraId="1D0CF4F9" w14:textId="77777777" w:rsidR="00DC5B01" w:rsidRDefault="00DC5B01" w:rsidP="00DC5B01">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151EA444" w14:textId="77777777" w:rsidR="00DC5B01" w:rsidRDefault="00DC5B01" w:rsidP="00DC5B01">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39073D5" w14:textId="77777777" w:rsidR="00DC5B01" w:rsidRDefault="00DC5B01" w:rsidP="00DC5B01">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67B895E2" w14:textId="77777777" w:rsidR="00DC5B01" w:rsidRDefault="00DC5B01" w:rsidP="00DC5B01">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2F5AE155" w14:textId="77777777" w:rsidR="00DC5B01" w:rsidRDefault="00DC5B01" w:rsidP="00DC5B01">
      <w:pPr>
        <w:pStyle w:val="Bibliography"/>
      </w:pPr>
      <w:r>
        <w:t xml:space="preserve">Wahyu Ariani, D. (2013). Personality and Learning Motivation. </w:t>
      </w:r>
      <w:r>
        <w:rPr>
          <w:i/>
          <w:iCs/>
        </w:rPr>
        <w:t>European Journal of Business and Management</w:t>
      </w:r>
      <w:r>
        <w:t xml:space="preserve">, </w:t>
      </w:r>
      <w:r>
        <w:rPr>
          <w:i/>
          <w:iCs/>
        </w:rPr>
        <w:t>5</w:t>
      </w:r>
      <w:r>
        <w:t>.</w:t>
      </w:r>
    </w:p>
    <w:p w14:paraId="4C8358BD" w14:textId="77777777" w:rsidR="00DC5B01" w:rsidRDefault="00DC5B01" w:rsidP="00DC5B01">
      <w:pPr>
        <w:pStyle w:val="Bibliography"/>
      </w:pPr>
      <w:r>
        <w:t>Wang, S., Christensen, C., Cui, W., Tong, R., Yarnall, L., Shear, L., &amp; Feng, M. (2023). When adaptive learning is effective learning: Compar</w:t>
      </w:r>
      <w:r>
        <w:lastRenderedPageBreak/>
        <w:t xml:space="preserve">ison of an adaptive learning system to teacher-led instruction. </w:t>
      </w:r>
      <w:r>
        <w:rPr>
          <w:i/>
          <w:iCs/>
        </w:rPr>
        <w:t>Interactive Learning Environments</w:t>
      </w:r>
      <w:r>
        <w:t xml:space="preserve">, </w:t>
      </w:r>
      <w:r>
        <w:rPr>
          <w:i/>
          <w:iCs/>
        </w:rPr>
        <w:t>31</w:t>
      </w:r>
      <w:r>
        <w:t>(2), 793–803. https://doi.org/10.1080/10494820.2020.1808794</w:t>
      </w:r>
    </w:p>
    <w:p w14:paraId="65F022D9" w14:textId="77777777" w:rsidR="00DC5B01" w:rsidRDefault="00DC5B01" w:rsidP="00DC5B01">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875D704" w14:textId="77777777" w:rsidR="00DC5B01" w:rsidRDefault="00DC5B01" w:rsidP="00DC5B01">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6BC69BC7" w14:textId="77777777" w:rsidR="00DC5B01" w:rsidRDefault="00DC5B01" w:rsidP="00DC5B01">
      <w:pPr>
        <w:pStyle w:val="Bibliography"/>
      </w:pPr>
      <w:r>
        <w:t xml:space="preserve">Wickham, H. (2014). Tidy Data. </w:t>
      </w:r>
      <w:r>
        <w:rPr>
          <w:i/>
          <w:iCs/>
        </w:rPr>
        <w:t>Journal of Statistical Software</w:t>
      </w:r>
      <w:r>
        <w:t xml:space="preserve">, </w:t>
      </w:r>
      <w:r>
        <w:rPr>
          <w:i/>
          <w:iCs/>
        </w:rPr>
        <w:t>59</w:t>
      </w:r>
      <w:r>
        <w:t>, 1–23. https://doi.org/10.18637/jss.v059.i10</w:t>
      </w:r>
    </w:p>
    <w:p w14:paraId="3D530DA4" w14:textId="77777777" w:rsidR="00DC5B01" w:rsidRDefault="00DC5B01" w:rsidP="00DC5B01">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63F193B" w14:textId="77777777" w:rsidR="00DC5B01" w:rsidRDefault="00DC5B01" w:rsidP="00DC5B01">
      <w:pPr>
        <w:pStyle w:val="Bibliography"/>
      </w:pPr>
      <w:r>
        <w:t xml:space="preserve">Wilson, G. L., &amp; Blednick, J. (2011). </w:t>
      </w:r>
      <w:r>
        <w:rPr>
          <w:i/>
          <w:iCs/>
        </w:rPr>
        <w:t>Teaching in tandem: Effective co-teaching in the inclusive classroom</w:t>
      </w:r>
      <w:r>
        <w:t>. ASCD.</w:t>
      </w:r>
    </w:p>
    <w:p w14:paraId="2DB7BF4E" w14:textId="77777777" w:rsidR="00DC5B01" w:rsidRDefault="00DC5B01" w:rsidP="00DC5B01">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D32E920" w14:textId="77777777" w:rsidR="00DC5B01" w:rsidRDefault="00DC5B01" w:rsidP="00DC5B01">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25267001" w14:textId="77777777" w:rsidR="00DC5B01" w:rsidRDefault="00DC5B01" w:rsidP="00DC5B01">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EA3A81C" w14:textId="77777777" w:rsidR="00DC5B01" w:rsidRDefault="00DC5B01" w:rsidP="00DC5B01">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77751A87" w14:textId="77777777" w:rsidR="00DC5B01" w:rsidRDefault="00DC5B01" w:rsidP="00DC5B01">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62879D82" w14:textId="77777777" w:rsidR="00DC5B01" w:rsidRDefault="00DC5B01" w:rsidP="00DC5B01">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7B276CC" w14:textId="77777777" w:rsidR="00DC5B01" w:rsidRDefault="00DC5B01" w:rsidP="00DC5B01">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3AC67524" w:rsidR="00227550" w:rsidRPr="00423309" w:rsidRDefault="00812CAE" w:rsidP="00227550">
      <w:r>
        <w:fldChar w:fldCharType="end"/>
      </w:r>
    </w:p>
    <w:p w14:paraId="0ED0FCE0" w14:textId="741AAC72" w:rsidR="00423309" w:rsidRDefault="00682ABA" w:rsidP="00E9738D">
      <w:pPr>
        <w:pStyle w:val="Heading1"/>
      </w:pPr>
      <w:r>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lastRenderedPageBreak/>
              <w:t>(Likert scale 1 - 5)</w:t>
            </w:r>
          </w:p>
          <w:p w14:paraId="29D0F991" w14:textId="7C80490B" w:rsidR="002800DC" w:rsidRDefault="002800DC" w:rsidP="00AE4FF6">
            <w:r>
              <w:t>((R) means reversily scored)</w:t>
            </w:r>
          </w:p>
        </w:tc>
        <w:tc>
          <w:tcPr>
            <w:tcW w:w="425" w:type="dxa"/>
          </w:tcPr>
          <w:p w14:paraId="5102ED31" w14:textId="2542C0FB" w:rsidR="002800DC" w:rsidRDefault="002800DC" w:rsidP="00AE4FF6">
            <w:r>
              <w:lastRenderedPageBreak/>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8"/>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9"/>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r w:rsidRPr="003C640B">
        <w:rPr>
          <w:lang w:val="sl-SI"/>
        </w:rPr>
        <w:t>Chi-square test p-value for Gender: 0.684</w:t>
      </w:r>
    </w:p>
    <w:p w14:paraId="04B664DF" w14:textId="77777777" w:rsidR="003C640B" w:rsidRPr="003C640B" w:rsidRDefault="003C640B" w:rsidP="003C640B">
      <w:pPr>
        <w:rPr>
          <w:lang w:val="sl-SI"/>
        </w:rPr>
      </w:pPr>
      <w:r w:rsidRPr="003C640B">
        <w:rPr>
          <w:lang w:val="sl-SI"/>
        </w:rPr>
        <w:t>Chi-square test p-value for Class: 0.355</w:t>
      </w:r>
    </w:p>
    <w:p w14:paraId="6448672C" w14:textId="77777777" w:rsidR="003C640B" w:rsidRPr="003C640B" w:rsidRDefault="003C640B" w:rsidP="003C640B">
      <w:pPr>
        <w:rPr>
          <w:lang w:val="sl-SI"/>
        </w:rPr>
      </w:pPr>
      <w:r w:rsidRPr="003C640B">
        <w:rPr>
          <w:lang w:val="sl-SI"/>
        </w:rPr>
        <w:t>Chi-square test p-value for Professor: 0.394</w:t>
      </w:r>
    </w:p>
    <w:p w14:paraId="48AAEA9C" w14:textId="77777777" w:rsidR="003C640B" w:rsidRPr="003C640B" w:rsidRDefault="003C640B" w:rsidP="003C640B">
      <w:pPr>
        <w:rPr>
          <w:lang w:val="sl-SI"/>
        </w:rPr>
      </w:pPr>
      <w:r w:rsidRPr="003C640B">
        <w:rPr>
          <w:lang w:val="sl-SI"/>
        </w:rPr>
        <w:lastRenderedPageBreak/>
        <w:t>ANOVA p-value for Motivation: 0.468</w:t>
      </w:r>
    </w:p>
    <w:p w14:paraId="5FF74487" w14:textId="77777777" w:rsidR="003C640B" w:rsidRPr="003C640B" w:rsidRDefault="003C640B" w:rsidP="003C640B">
      <w:pPr>
        <w:rPr>
          <w:lang w:val="sl-SI"/>
        </w:rPr>
      </w:pPr>
      <w:r w:rsidRPr="003C640B">
        <w:rPr>
          <w:lang w:val="sl-SI"/>
        </w:rPr>
        <w:t>ANOVA p-value for Anxiety: 0.091</w:t>
      </w:r>
    </w:p>
    <w:p w14:paraId="2C0CD16D" w14:textId="77777777" w:rsidR="003C640B" w:rsidRPr="003C640B" w:rsidRDefault="003C640B" w:rsidP="003C640B">
      <w:pPr>
        <w:rPr>
          <w:lang w:val="sl-SI"/>
        </w:rPr>
      </w:pPr>
      <w:r w:rsidRPr="003C640B">
        <w:rPr>
          <w:lang w:val="sl-SI"/>
        </w:rPr>
        <w:t>ANOVA p-value for Introversion: 0.596</w:t>
      </w:r>
    </w:p>
    <w:p w14:paraId="02CB0909" w14:textId="77777777" w:rsidR="003C640B" w:rsidRPr="003C640B" w:rsidRDefault="003C640B" w:rsidP="003C640B">
      <w:pPr>
        <w:rPr>
          <w:lang w:val="sl-SI"/>
        </w:rPr>
      </w:pPr>
      <w:r w:rsidRPr="003C640B">
        <w:rPr>
          <w:lang w:val="sl-SI"/>
        </w:rPr>
        <w:t>ANOVA p-value for Sensing: 0.549</w:t>
      </w:r>
    </w:p>
    <w:p w14:paraId="422647DB" w14:textId="77777777" w:rsidR="003C640B" w:rsidRPr="003C640B" w:rsidRDefault="003C640B" w:rsidP="003C640B">
      <w:pPr>
        <w:rPr>
          <w:lang w:val="sl-SI"/>
        </w:rPr>
      </w:pPr>
      <w:r w:rsidRPr="003C640B">
        <w:rPr>
          <w:lang w:val="sl-SI"/>
        </w:rPr>
        <w:t>ANOVA p-value for Feeling: 0.550</w:t>
      </w:r>
    </w:p>
    <w:p w14:paraId="519F6F22" w14:textId="77777777" w:rsidR="003C640B" w:rsidRPr="003C640B" w:rsidRDefault="003C640B" w:rsidP="003C640B">
      <w:pPr>
        <w:rPr>
          <w:lang w:val="sl-SI"/>
        </w:rPr>
      </w:pPr>
      <w:r w:rsidRPr="003C640B">
        <w:rPr>
          <w:lang w:val="sl-SI"/>
        </w:rPr>
        <w:t>ANOVA p-value for Judging: 0.246</w:t>
      </w:r>
    </w:p>
    <w:p w14:paraId="6C773C46" w14:textId="77777777" w:rsidR="003C640B" w:rsidRPr="003C640B" w:rsidRDefault="003C640B" w:rsidP="003C640B">
      <w:pPr>
        <w:rPr>
          <w:lang w:val="sl-SI"/>
        </w:rPr>
      </w:pPr>
      <w:r w:rsidRPr="003C640B">
        <w:rPr>
          <w:lang w:val="sl-SI"/>
        </w:rPr>
        <w:t>Kruskal-Wallis p-value for Grade: 0.717</w:t>
      </w:r>
    </w:p>
    <w:p w14:paraId="355029DD" w14:textId="77777777" w:rsidR="003C640B" w:rsidRPr="003C640B" w:rsidRDefault="003C640B" w:rsidP="003C640B">
      <w:pPr>
        <w:rPr>
          <w:lang w:val="sl-SI"/>
        </w:rPr>
      </w:pPr>
      <w:r w:rsidRPr="003C640B">
        <w:rPr>
          <w:lang w:val="sl-SI"/>
        </w:rPr>
        <w:t>Kruskal-Wallis p-value for Interaction_quantitative: 0.245</w:t>
      </w:r>
    </w:p>
    <w:p w14:paraId="5F62D46E" w14:textId="77777777" w:rsidR="003C640B" w:rsidRPr="003C640B" w:rsidRDefault="003C640B" w:rsidP="003C640B">
      <w:pPr>
        <w:rPr>
          <w:lang w:val="sl-SI"/>
        </w:rPr>
      </w:pPr>
      <w:r w:rsidRPr="003C640B">
        <w:rPr>
          <w:lang w:val="sl-SI"/>
        </w:rPr>
        <w:t>Kruskal-Wallis p-value for Interaction_qualitative: 0.048</w:t>
      </w:r>
    </w:p>
    <w:p w14:paraId="08FC121C" w14:textId="6D7C754C" w:rsidR="003C640B" w:rsidRPr="003C640B" w:rsidRDefault="003C640B" w:rsidP="003C640B">
      <w:r w:rsidRPr="003C640B">
        <w:rPr>
          <w:lang w:val="sl-SI"/>
        </w:rPr>
        <w:t>Kruskal-Wallis p-value for Outperforming_partner: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16E0"/>
    <w:rsid w:val="006D24D4"/>
    <w:rsid w:val="006D3E09"/>
    <w:rsid w:val="006D49AB"/>
    <w:rsid w:val="006E1700"/>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data_cleaned.xlsx"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image" Target="media/image2.jpeg"/><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hyperlink" Target="https://github.com/borbregant/ai_tandem_learning/blob/main/feature_importance.ipynb" TargetMode="External"/><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52</TotalTime>
  <Pages>28</Pages>
  <Words>34196</Words>
  <Characters>194918</Characters>
  <Application>Microsoft Office Word</Application>
  <DocSecurity>0</DocSecurity>
  <Lines>1624</Lines>
  <Paragraphs>457</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8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85</cp:revision>
  <cp:lastPrinted>2023-09-30T17:21:00Z</cp:lastPrinted>
  <dcterms:created xsi:type="dcterms:W3CDTF">2023-09-23T17:00:00Z</dcterms:created>
  <dcterms:modified xsi:type="dcterms:W3CDTF">2024-01-10T0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RoWPLS7P"/&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